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93081" w:rsidRDefault="00A93081" w:rsidP="00A93081">
      <w:pPr>
        <w:widowControl w:val="0"/>
        <w:autoSpaceDE w:val="0"/>
        <w:autoSpaceDN w:val="0"/>
        <w:adjustRightInd w:val="0"/>
        <w:spacing w:line="240" w:lineRule="auto"/>
        <w:ind w:left="480" w:hanging="480"/>
        <w:jc w:val="center"/>
        <w:rPr>
          <w:rFonts w:ascii="Times New Roman" w:hAnsi="Times New Roman" w:cs="Times New Roman"/>
          <w:sz w:val="24"/>
        </w:rPr>
      </w:pPr>
      <w:r w:rsidRPr="00A93081">
        <w:rPr>
          <w:rFonts w:ascii="Times New Roman" w:hAnsi="Times New Roman" w:cs="Times New Roman"/>
          <w:sz w:val="24"/>
        </w:rPr>
        <w:t>DAFTAR PUSTAKA</w:t>
      </w:r>
    </w:p>
    <w:p w:rsidR="00A93081" w:rsidRPr="00A93081" w:rsidRDefault="00A93081" w:rsidP="00A93081">
      <w:pPr>
        <w:widowControl w:val="0"/>
        <w:autoSpaceDE w:val="0"/>
        <w:autoSpaceDN w:val="0"/>
        <w:adjustRightInd w:val="0"/>
        <w:spacing w:line="240" w:lineRule="auto"/>
        <w:ind w:left="480" w:hanging="480"/>
        <w:jc w:val="center"/>
        <w:rPr>
          <w:rFonts w:ascii="Times New Roman" w:hAnsi="Times New Roman" w:cs="Times New Roman"/>
          <w:sz w:val="24"/>
        </w:rPr>
      </w:pPr>
    </w:p>
    <w:p w:rsidR="007C0D03" w:rsidRPr="007C0D03" w:rsidRDefault="007C0D03" w:rsidP="007C0D03">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Pr="007C0D03">
        <w:rPr>
          <w:rFonts w:ascii="Calibri" w:hAnsi="Calibri" w:cs="Calibri"/>
          <w:noProof/>
          <w:szCs w:val="24"/>
        </w:rPr>
        <w:t xml:space="preserve">Disurya, R., Danim, S., Hamzah, S., Kristiawan, M., Medriati, R., &amp; Lestari, N. D. (2023). Study of the need for project-based learning citizenship e-books to expand national literacy of students pgri university palembang. </w:t>
      </w:r>
      <w:r w:rsidRPr="007C0D03">
        <w:rPr>
          <w:rFonts w:ascii="Calibri" w:hAnsi="Calibri" w:cs="Calibri"/>
          <w:i/>
          <w:iCs/>
          <w:noProof/>
          <w:szCs w:val="24"/>
        </w:rPr>
        <w:t>JPPI (Jurnal Penelitian Pendidikan Indonesia)</w:t>
      </w:r>
      <w:r w:rsidRPr="007C0D03">
        <w:rPr>
          <w:rFonts w:ascii="Calibri" w:hAnsi="Calibri" w:cs="Calibri"/>
          <w:noProof/>
          <w:szCs w:val="24"/>
        </w:rPr>
        <w:t xml:space="preserve">, </w:t>
      </w:r>
      <w:r w:rsidRPr="007C0D03">
        <w:rPr>
          <w:rFonts w:ascii="Calibri" w:hAnsi="Calibri" w:cs="Calibri"/>
          <w:i/>
          <w:iCs/>
          <w:noProof/>
          <w:szCs w:val="24"/>
        </w:rPr>
        <w:t>9</w:t>
      </w:r>
      <w:r w:rsidRPr="007C0D03">
        <w:rPr>
          <w:rFonts w:ascii="Calibri" w:hAnsi="Calibri" w:cs="Calibri"/>
          <w:noProof/>
          <w:szCs w:val="24"/>
        </w:rPr>
        <w:t>(4), 614. https://doi.org/10.29210/020233343</w:t>
      </w:r>
    </w:p>
    <w:p w:rsidR="007C0D03" w:rsidRPr="007C0D03" w:rsidRDefault="007C0D03" w:rsidP="007C0D03">
      <w:pPr>
        <w:widowControl w:val="0"/>
        <w:autoSpaceDE w:val="0"/>
        <w:autoSpaceDN w:val="0"/>
        <w:adjustRightInd w:val="0"/>
        <w:spacing w:line="240" w:lineRule="auto"/>
        <w:ind w:left="480" w:hanging="480"/>
        <w:rPr>
          <w:rFonts w:ascii="Calibri" w:hAnsi="Calibri" w:cs="Calibri"/>
          <w:noProof/>
          <w:szCs w:val="24"/>
        </w:rPr>
      </w:pPr>
      <w:r w:rsidRPr="007C0D03">
        <w:rPr>
          <w:rFonts w:ascii="Calibri" w:hAnsi="Calibri" w:cs="Calibri"/>
          <w:i/>
          <w:iCs/>
          <w:noProof/>
          <w:szCs w:val="24"/>
        </w:rPr>
        <w:t>EFEKTIVITAS PEMANFAATAN PERPUSTAKAAN SEKOLAH UNTUK MENINGKATKAN MINAT BACA PESERTA DIDIK DI SEKOLAH DASAR INPRES MALEI DESA BATU OGE KECAMATAN PEDONGGA KABUPATEN PASANGKAYU</w:t>
      </w:r>
      <w:r w:rsidRPr="007C0D03">
        <w:rPr>
          <w:rFonts w:ascii="Calibri" w:hAnsi="Calibri" w:cs="Calibri"/>
          <w:noProof/>
          <w:szCs w:val="24"/>
        </w:rPr>
        <w:t>. (n.d.).</w:t>
      </w:r>
    </w:p>
    <w:p w:rsidR="007C0D03" w:rsidRPr="007C0D03" w:rsidRDefault="007C0D03" w:rsidP="007C0D03">
      <w:pPr>
        <w:widowControl w:val="0"/>
        <w:autoSpaceDE w:val="0"/>
        <w:autoSpaceDN w:val="0"/>
        <w:adjustRightInd w:val="0"/>
        <w:spacing w:line="240" w:lineRule="auto"/>
        <w:ind w:left="480" w:hanging="480"/>
        <w:rPr>
          <w:rFonts w:ascii="Calibri" w:hAnsi="Calibri" w:cs="Calibri"/>
          <w:noProof/>
          <w:szCs w:val="24"/>
        </w:rPr>
      </w:pPr>
      <w:r w:rsidRPr="007C0D03">
        <w:rPr>
          <w:rFonts w:ascii="Calibri" w:hAnsi="Calibri" w:cs="Calibri"/>
          <w:noProof/>
          <w:szCs w:val="24"/>
        </w:rPr>
        <w:t xml:space="preserve">Kartika, I., &amp; Purwati, R. (2020). Upaya Pemanfaatan Perpustakaan Sekolah Dalam Meningkatkan Minat Baca Siswa Di Sekolah Dasar Negeri 1 Pamengkang Kecamatan Mundu Kabupaten Cirebon. </w:t>
      </w:r>
      <w:r w:rsidRPr="007C0D03">
        <w:rPr>
          <w:rFonts w:ascii="Calibri" w:hAnsi="Calibri" w:cs="Calibri"/>
          <w:i/>
          <w:iCs/>
          <w:noProof/>
          <w:szCs w:val="24"/>
        </w:rPr>
        <w:t>EduBase : Journal of Basic Education</w:t>
      </w:r>
      <w:r w:rsidRPr="007C0D03">
        <w:rPr>
          <w:rFonts w:ascii="Calibri" w:hAnsi="Calibri" w:cs="Calibri"/>
          <w:noProof/>
          <w:szCs w:val="24"/>
        </w:rPr>
        <w:t xml:space="preserve">, </w:t>
      </w:r>
      <w:r w:rsidRPr="007C0D03">
        <w:rPr>
          <w:rFonts w:ascii="Calibri" w:hAnsi="Calibri" w:cs="Calibri"/>
          <w:i/>
          <w:iCs/>
          <w:noProof/>
          <w:szCs w:val="24"/>
        </w:rPr>
        <w:t>1</w:t>
      </w:r>
      <w:r w:rsidRPr="007C0D03">
        <w:rPr>
          <w:rFonts w:ascii="Calibri" w:hAnsi="Calibri" w:cs="Calibri"/>
          <w:noProof/>
          <w:szCs w:val="24"/>
        </w:rPr>
        <w:t>(1), 65. https://doi.org/10.47453/edubase.v1i1.46</w:t>
      </w:r>
    </w:p>
    <w:p w:rsidR="007C0D03" w:rsidRPr="007C0D03" w:rsidRDefault="007C0D03" w:rsidP="007C0D03">
      <w:pPr>
        <w:widowControl w:val="0"/>
        <w:autoSpaceDE w:val="0"/>
        <w:autoSpaceDN w:val="0"/>
        <w:adjustRightInd w:val="0"/>
        <w:spacing w:line="240" w:lineRule="auto"/>
        <w:ind w:left="480" w:hanging="480"/>
        <w:rPr>
          <w:rFonts w:ascii="Calibri" w:hAnsi="Calibri" w:cs="Calibri"/>
          <w:noProof/>
          <w:szCs w:val="24"/>
        </w:rPr>
      </w:pPr>
      <w:r w:rsidRPr="007C0D03">
        <w:rPr>
          <w:rFonts w:ascii="Calibri" w:hAnsi="Calibri" w:cs="Calibri"/>
          <w:noProof/>
          <w:szCs w:val="24"/>
        </w:rPr>
        <w:t xml:space="preserve">Prayitno, E., Kurniawati, D., &amp; Arvianto, I. R. (n.d.). </w:t>
      </w:r>
      <w:r w:rsidRPr="007C0D03">
        <w:rPr>
          <w:rFonts w:ascii="Calibri" w:hAnsi="Calibri" w:cs="Calibri"/>
          <w:i/>
          <w:iCs/>
          <w:noProof/>
          <w:szCs w:val="24"/>
        </w:rPr>
        <w:t>PEMANFAATAN TEKNOLOGI INFORMASI DAN KOMUNIKASI (TIK) UNTUK MENINGKATKAN KUALITAS PEMBELAJARAN</w:t>
      </w:r>
      <w:r w:rsidRPr="007C0D03">
        <w:rPr>
          <w:rFonts w:ascii="Calibri" w:hAnsi="Calibri" w:cs="Calibri"/>
          <w:noProof/>
          <w:szCs w:val="24"/>
        </w:rPr>
        <w:t>.</w:t>
      </w:r>
    </w:p>
    <w:p w:rsidR="007C0D03" w:rsidRPr="007C0D03" w:rsidRDefault="007C0D03" w:rsidP="007C0D03">
      <w:pPr>
        <w:widowControl w:val="0"/>
        <w:autoSpaceDE w:val="0"/>
        <w:autoSpaceDN w:val="0"/>
        <w:adjustRightInd w:val="0"/>
        <w:spacing w:line="240" w:lineRule="auto"/>
        <w:ind w:left="480" w:hanging="480"/>
        <w:rPr>
          <w:rFonts w:ascii="Calibri" w:hAnsi="Calibri" w:cs="Calibri"/>
          <w:noProof/>
          <w:szCs w:val="24"/>
        </w:rPr>
      </w:pPr>
      <w:r w:rsidRPr="007C0D03">
        <w:rPr>
          <w:rFonts w:ascii="Calibri" w:hAnsi="Calibri" w:cs="Calibri"/>
          <w:noProof/>
          <w:szCs w:val="24"/>
        </w:rPr>
        <w:t xml:space="preserve">Rahman, Y., &amp; Atjalau, C. (2019). Pembudayaan Literasi Kritis. </w:t>
      </w:r>
      <w:r w:rsidRPr="007C0D03">
        <w:rPr>
          <w:rFonts w:ascii="Calibri" w:hAnsi="Calibri" w:cs="Calibri"/>
          <w:i/>
          <w:iCs/>
          <w:noProof/>
          <w:szCs w:val="24"/>
        </w:rPr>
        <w:t>Pedagogia : Jurnal Pendidikan</w:t>
      </w:r>
      <w:r w:rsidRPr="007C0D03">
        <w:rPr>
          <w:rFonts w:ascii="Calibri" w:hAnsi="Calibri" w:cs="Calibri"/>
          <w:noProof/>
          <w:szCs w:val="24"/>
        </w:rPr>
        <w:t xml:space="preserve">, </w:t>
      </w:r>
      <w:r w:rsidRPr="007C0D03">
        <w:rPr>
          <w:rFonts w:ascii="Calibri" w:hAnsi="Calibri" w:cs="Calibri"/>
          <w:i/>
          <w:iCs/>
          <w:noProof/>
          <w:szCs w:val="24"/>
        </w:rPr>
        <w:t>8</w:t>
      </w:r>
      <w:r w:rsidRPr="007C0D03">
        <w:rPr>
          <w:rFonts w:ascii="Calibri" w:hAnsi="Calibri" w:cs="Calibri"/>
          <w:noProof/>
          <w:szCs w:val="24"/>
        </w:rPr>
        <w:t>(2), 321–333. https://doi.org/10.21070/pedagogia.v8i2.2430</w:t>
      </w:r>
    </w:p>
    <w:p w:rsidR="007C0D03" w:rsidRPr="007C0D03" w:rsidRDefault="007C0D03" w:rsidP="007C0D03">
      <w:pPr>
        <w:widowControl w:val="0"/>
        <w:autoSpaceDE w:val="0"/>
        <w:autoSpaceDN w:val="0"/>
        <w:adjustRightInd w:val="0"/>
        <w:spacing w:line="240" w:lineRule="auto"/>
        <w:ind w:left="480" w:hanging="480"/>
        <w:rPr>
          <w:rFonts w:ascii="Calibri" w:hAnsi="Calibri" w:cs="Calibri"/>
          <w:noProof/>
        </w:rPr>
      </w:pPr>
      <w:r w:rsidRPr="007C0D03">
        <w:rPr>
          <w:rFonts w:ascii="Calibri" w:hAnsi="Calibri" w:cs="Calibri"/>
          <w:noProof/>
          <w:szCs w:val="24"/>
        </w:rPr>
        <w:t xml:space="preserve">Sukmaranti, A. P., Mulyono, H., &amp; Istiyati, S. (n.d.). </w:t>
      </w:r>
      <w:r w:rsidRPr="007C0D03">
        <w:rPr>
          <w:rFonts w:ascii="Calibri" w:hAnsi="Calibri" w:cs="Calibri"/>
          <w:i/>
          <w:iCs/>
          <w:noProof/>
          <w:szCs w:val="24"/>
        </w:rPr>
        <w:t>Analisis pemanfaatan perpustakaan dalam meningkatkan minat baca bagi siswa kelas 4 sekolah dasar</w:t>
      </w:r>
      <w:r w:rsidRPr="007C0D03">
        <w:rPr>
          <w:rFonts w:ascii="Calibri" w:hAnsi="Calibri" w:cs="Calibri"/>
          <w:noProof/>
          <w:szCs w:val="24"/>
        </w:rPr>
        <w:t>.</w:t>
      </w:r>
    </w:p>
    <w:p w:rsidR="00CE657A" w:rsidRDefault="007C0D03">
      <w:r>
        <w:fldChar w:fldCharType="end"/>
      </w:r>
      <w:r w:rsidR="002C28BC">
        <w:fldChar w:fldCharType="begin" w:fldLock="1"/>
      </w:r>
      <w:r>
        <w:instrText>ADDIN CSL_CITATION {"citationItems":[{"id":"ITEM-1","itemData":{"DOI":"10.47453/edubase.v1i1.46","abstract":"The low interest in reading our society greatly affects the quality of the Indonesian nation, because with the low interest in reading it cannot know and follow the development of science and information in the world. With the library, it can give students an \"opiate taste\" and bring about new habits, namely reading. This research is a descriptive study using a qualitative approach. The research location which is the main focus in collecting data is SD Negeri 1 in Pamengkang village, located in Mundu District, Cirebon Regency. Primary data is data obtained directly from informants such as school principals, teachers, students, and library staff. Secondary data used such as school archives, and other documents that can support the completeness of primary data. Data collection techniques is a way that researchers do in obtaining data. As for this study researchers used observation, interview and documentation techniques. Analysis of the data used is data reduction, data display, and conclusion drawing / verification. The results of the study show that the Utilization of School Libraries in Increasing Interest in Reading in SDN 1 Pamengkang, Mundu District, Cirebon Regency has carried out several efforts, but it has not yet run as expected, due to several factors, namely the state of the library, both from collections, facilities, and also not having librarians, so the library walk improperly following the existing path.\r Keywords: utilization; library; interest in reading\r Abstrak \r Rendahnya minat baca masyarakat kita sangat mempengaruhi kualitas bangsa Indonesia, sebab dengan rendahnya minat baca maka tidak bisa mengetahui dan mengikuti perkembangan ilmu pengetahuan dan informasi di dunia. Dengan adanya perpustakaan dapat memberikan “rasa candu” pada peserta didik dan memunculkan new habits yakni membaca. Penelitian ini merupakan penelitian dekriptif dengan menggunakan pendekatan kualitatif. Lokasi penelitian yang menjadi fokus utama dalam mengumpulkan data adalah di SD Negeri 1 di desa Pamengkang yang terletak di Kecamatan Mundu Kabupaten Cirebon.  Data primer adalah data yang diperoleh langsung dari informan seperti kepala sekolah, guru, siswa, dan tenaga perpustakaan. Data sekunder yang digunakan seperti seperti arsip-arsip sekolah, serta dokumen lainnya yang dapat menunjang kelengkapan dari data primer. Teknik pengumpulan data merupakan cara yang dilakukan peneliti dalam memperoleh data. Adapun dalam penelitian ini peneliti menggunakan teknik observ…","author":[{"dropping-particle":"","family":"Kartika","given":"Ika","non-dropping-particle":"","parse-names":false,"suffix":""},{"dropping-particle":"","family":"Purwati","given":"Ratna","non-dropping-particle":"","parse-names":false,"suffix":""}],"container-title":"EduBase : Journal of Basic Education","id":"ITEM-1","issue":"1","issued":{"date-parts":[["2020","2","26"]]},"page":"65","publisher":"Institut Agama Islam Bunga Bangsa Cirebon","title":"Upaya Pemanfaatan Perpustakaan Sekolah Dalam Meningkatkan Minat Baca Siswa Di Sekolah Dasar Negeri 1 Pamengkang Kecamatan Mundu Kabupaten Cirebon","type":"article-journal","volume":"1"},"uris":["http://www.mendeley.com/documents/?uuid=7b0a7d00-2009-33ef-a2ae-9cc5ddf185fb"]}],"mendeley":{"formattedCitation":"(Kartika &amp; Purwati, 2020)","plainTextFormattedCitation":"(Kartika &amp; Purwati, 2020)","previouslyFormattedCitation":"(Kartika &amp; Purwati, 2020)"},"properties":{"noteIndex":0},"schema":"https://github.com/citation-style-language/schema/raw/master/csl-citation.json"}</w:instrText>
      </w:r>
      <w:r w:rsidR="002C28BC">
        <w:fldChar w:fldCharType="separate"/>
      </w:r>
      <w:r w:rsidRPr="007C0D03">
        <w:rPr>
          <w:noProof/>
        </w:rPr>
        <w:t>(Kartika &amp; Purwati, 2020)</w:t>
      </w:r>
      <w:r w:rsidR="002C28BC">
        <w:fldChar w:fldCharType="end"/>
      </w:r>
    </w:p>
    <w:p w:rsidR="007C0D03" w:rsidRPr="007C0D03" w:rsidRDefault="007C0D03" w:rsidP="007C0D03">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ADDIN CSL_CITATION {"citationItems":[{"id":"ITEM-1","itemData":{"abstract":"This research aims to explain the function of the library, the availability of library book collections, and library management in increasing reading interest for grade 4 students of SD Negeri Soropadan Surakarta. This research is expected to provide positive input to the school in utilizing the school library, as well as efforts to improve the quality of the school library and students' reading interests. This research is qualitative research with descriptive qualitative research method. Data collection is done by observation techniques, interviews, questionnaires, and documentation studies. Data sources are obtained from principals, grade IV teachers, librarians, and students. Validity of data using source triangulation. Data analysis using Miles and Huberman's interactive analytics model. The results showed that the educational function, informative function, and recreational function of the SD Negeri Soropadan library were felt by more than 50% of the students. Judging from the collection of books that are in accordance with the curriculum, thus helping students' learning. The library is used as a place for students to learn. The availability of adequate books, various types and providing books that are entertaining for students. The availability of book collections in various types and classified libraries. Collection of books oriented and relevant according to the needs of students. The arrangement and arrangement of library materials for students is already interesting. Procurement and development only relies on assistance from the government and other parties. Library management is carried out by teachers not professionals. Library services, such as circulation services, reference services, and reading room services are already running. So it was concluded that the use of the SD Negeri Soropadan library including functions, availability of collections, and management was not optimal in increasing students' reading interest.","author":[{"dropping-particle":"","family":"Sukmaranti","given":"A P","non-dropping-particle":"","parse-names":false,"suffix":""},{"dropping-particle":"","family":"Mulyono","given":"H","non-dropping-particle":"","parse-names":false,"suffix":""},{"dropping-particle":"","family":"Istiyati","given":"S","non-dropping-particle":"","parse-names":false,"suffix":""}],"id":"ITEM-1","issued":{"date-parts":[["0"]]},"title":"Analisis pemanfaatan perpustakaan dalam meningkatkan minat baca bagi siswa kelas 4 sekolah dasar","type":"report"},"uris":["http://www.mendeley.com/documents/?uuid=52f1ef14-6306-3a28-b569-908d0131767e"]}],"mendeley":{"formattedCitation":"(Sukmaranti et al., n.d.)","plainTextFormattedCitation":"(Sukmaranti et al., n.d.)","previouslyFormattedCitation":"(Sukmaranti et al., n.d.)"},"properties":{"noteIndex":0},"schema":"https://github.com/citation-style-language/schema/raw/master/csl-citation.json"}</w:instrText>
      </w:r>
      <w:r>
        <w:fldChar w:fldCharType="separate"/>
      </w:r>
      <w:r w:rsidRPr="007C0D03">
        <w:rPr>
          <w:noProof/>
        </w:rPr>
        <w:t>(Sukmaranti et al., n.d.)</w:t>
      </w:r>
      <w:r>
        <w:fldChar w:fldCharType="end"/>
      </w:r>
      <w:r>
        <w:fldChar w:fldCharType="begin" w:fldLock="1"/>
      </w:r>
      <w:r>
        <w:instrText xml:space="preserve">ADDIN Mendeley Bibliography CSL_BIBLIOGRAPHY </w:instrText>
      </w:r>
      <w:r>
        <w:fldChar w:fldCharType="separate"/>
      </w:r>
      <w:r w:rsidRPr="007C0D03">
        <w:rPr>
          <w:rFonts w:ascii="Calibri" w:hAnsi="Calibri" w:cs="Calibri"/>
          <w:noProof/>
          <w:szCs w:val="24"/>
        </w:rPr>
        <w:t xml:space="preserve">Disurya, R., Danim, S., Hamzah, S., Kristiawan, M., Medriati, R., &amp; Lestari, N. D. (2023). Study of the need for project-based learning citizenship e-books to expand national literacy of students pgri university palembang. </w:t>
      </w:r>
      <w:r w:rsidRPr="007C0D03">
        <w:rPr>
          <w:rFonts w:ascii="Calibri" w:hAnsi="Calibri" w:cs="Calibri"/>
          <w:i/>
          <w:iCs/>
          <w:noProof/>
          <w:szCs w:val="24"/>
        </w:rPr>
        <w:t>JPPI (Jurnal Penelitian Pendidikan Indonesia)</w:t>
      </w:r>
      <w:r w:rsidRPr="007C0D03">
        <w:rPr>
          <w:rFonts w:ascii="Calibri" w:hAnsi="Calibri" w:cs="Calibri"/>
          <w:noProof/>
          <w:szCs w:val="24"/>
        </w:rPr>
        <w:t xml:space="preserve">, </w:t>
      </w:r>
      <w:r w:rsidRPr="007C0D03">
        <w:rPr>
          <w:rFonts w:ascii="Calibri" w:hAnsi="Calibri" w:cs="Calibri"/>
          <w:i/>
          <w:iCs/>
          <w:noProof/>
          <w:szCs w:val="24"/>
        </w:rPr>
        <w:t>9</w:t>
      </w:r>
      <w:r w:rsidRPr="007C0D03">
        <w:rPr>
          <w:rFonts w:ascii="Calibri" w:hAnsi="Calibri" w:cs="Calibri"/>
          <w:noProof/>
          <w:szCs w:val="24"/>
        </w:rPr>
        <w:t>(4), 614. https://doi.org/10.29210/020233343</w:t>
      </w:r>
    </w:p>
    <w:p w:rsidR="007C0D03" w:rsidRPr="007C0D03" w:rsidRDefault="007C0D03" w:rsidP="007C0D03">
      <w:pPr>
        <w:widowControl w:val="0"/>
        <w:autoSpaceDE w:val="0"/>
        <w:autoSpaceDN w:val="0"/>
        <w:adjustRightInd w:val="0"/>
        <w:spacing w:line="240" w:lineRule="auto"/>
        <w:ind w:left="480" w:hanging="480"/>
        <w:rPr>
          <w:rFonts w:ascii="Calibri" w:hAnsi="Calibri" w:cs="Calibri"/>
          <w:noProof/>
          <w:szCs w:val="24"/>
        </w:rPr>
      </w:pPr>
      <w:r w:rsidRPr="007C0D03">
        <w:rPr>
          <w:rFonts w:ascii="Calibri" w:hAnsi="Calibri" w:cs="Calibri"/>
          <w:i/>
          <w:iCs/>
          <w:noProof/>
          <w:szCs w:val="24"/>
        </w:rPr>
        <w:t>EFEKTIVITAS PEMANFAATAN PERPUSTAKAAN SEKOLAH UNTUK MENINGKATKAN MINAT BACA PESERTA DIDIK DI SEKOLAH DASAR INPRES MALEI DESA BATU OGE KECAMATAN PEDONGGA KABUPATEN PASANGKAYU</w:t>
      </w:r>
      <w:r w:rsidRPr="007C0D03">
        <w:rPr>
          <w:rFonts w:ascii="Calibri" w:hAnsi="Calibri" w:cs="Calibri"/>
          <w:noProof/>
          <w:szCs w:val="24"/>
        </w:rPr>
        <w:t>. (n.d.).</w:t>
      </w:r>
    </w:p>
    <w:p w:rsidR="007C0D03" w:rsidRPr="007C0D03" w:rsidRDefault="007C0D03" w:rsidP="007C0D03">
      <w:pPr>
        <w:widowControl w:val="0"/>
        <w:autoSpaceDE w:val="0"/>
        <w:autoSpaceDN w:val="0"/>
        <w:adjustRightInd w:val="0"/>
        <w:spacing w:line="240" w:lineRule="auto"/>
        <w:ind w:left="480" w:hanging="480"/>
        <w:rPr>
          <w:rFonts w:ascii="Calibri" w:hAnsi="Calibri" w:cs="Calibri"/>
          <w:noProof/>
          <w:szCs w:val="24"/>
        </w:rPr>
      </w:pPr>
      <w:r w:rsidRPr="007C0D03">
        <w:rPr>
          <w:rFonts w:ascii="Calibri" w:hAnsi="Calibri" w:cs="Calibri"/>
          <w:noProof/>
          <w:szCs w:val="24"/>
        </w:rPr>
        <w:t xml:space="preserve">Kartika, I., &amp; Purwati, R. (2020). Upaya Pemanfaatan Perpustakaan Sekolah Dalam Meningkatkan Minat Baca Siswa Di Sekolah Dasar Negeri 1 Pamengkang Kecamatan Mundu Kabupaten Cirebon. </w:t>
      </w:r>
      <w:r w:rsidRPr="007C0D03">
        <w:rPr>
          <w:rFonts w:ascii="Calibri" w:hAnsi="Calibri" w:cs="Calibri"/>
          <w:i/>
          <w:iCs/>
          <w:noProof/>
          <w:szCs w:val="24"/>
        </w:rPr>
        <w:t>EduBase : Journal of Basic Education</w:t>
      </w:r>
      <w:r w:rsidRPr="007C0D03">
        <w:rPr>
          <w:rFonts w:ascii="Calibri" w:hAnsi="Calibri" w:cs="Calibri"/>
          <w:noProof/>
          <w:szCs w:val="24"/>
        </w:rPr>
        <w:t xml:space="preserve">, </w:t>
      </w:r>
      <w:r w:rsidRPr="007C0D03">
        <w:rPr>
          <w:rFonts w:ascii="Calibri" w:hAnsi="Calibri" w:cs="Calibri"/>
          <w:i/>
          <w:iCs/>
          <w:noProof/>
          <w:szCs w:val="24"/>
        </w:rPr>
        <w:t>1</w:t>
      </w:r>
      <w:r w:rsidRPr="007C0D03">
        <w:rPr>
          <w:rFonts w:ascii="Calibri" w:hAnsi="Calibri" w:cs="Calibri"/>
          <w:noProof/>
          <w:szCs w:val="24"/>
        </w:rPr>
        <w:t>(1), 65. https://doi.org/10.47453/edubase.v1i1.46</w:t>
      </w:r>
    </w:p>
    <w:p w:rsidR="007C0D03" w:rsidRPr="007C0D03" w:rsidRDefault="007C0D03" w:rsidP="007C0D03">
      <w:pPr>
        <w:widowControl w:val="0"/>
        <w:autoSpaceDE w:val="0"/>
        <w:autoSpaceDN w:val="0"/>
        <w:adjustRightInd w:val="0"/>
        <w:spacing w:line="240" w:lineRule="auto"/>
        <w:ind w:left="480" w:hanging="480"/>
        <w:rPr>
          <w:rFonts w:ascii="Calibri" w:hAnsi="Calibri" w:cs="Calibri"/>
          <w:noProof/>
          <w:szCs w:val="24"/>
        </w:rPr>
      </w:pPr>
      <w:r w:rsidRPr="007C0D03">
        <w:rPr>
          <w:rFonts w:ascii="Calibri" w:hAnsi="Calibri" w:cs="Calibri"/>
          <w:noProof/>
          <w:szCs w:val="24"/>
        </w:rPr>
        <w:t xml:space="preserve">Prayitno, E., Kurniawati, D., &amp; Arvianto, I. R. (n.d.). </w:t>
      </w:r>
      <w:r w:rsidRPr="007C0D03">
        <w:rPr>
          <w:rFonts w:ascii="Calibri" w:hAnsi="Calibri" w:cs="Calibri"/>
          <w:i/>
          <w:iCs/>
          <w:noProof/>
          <w:szCs w:val="24"/>
        </w:rPr>
        <w:t>PEMANFAATAN TEKNOLOGI INFORMASI DAN KOMUNIKASI (TIK) UNTUK MENINGKATKAN KUALITAS PEMBELAJARAN</w:t>
      </w:r>
      <w:r w:rsidRPr="007C0D03">
        <w:rPr>
          <w:rFonts w:ascii="Calibri" w:hAnsi="Calibri" w:cs="Calibri"/>
          <w:noProof/>
          <w:szCs w:val="24"/>
        </w:rPr>
        <w:t>.</w:t>
      </w:r>
    </w:p>
    <w:p w:rsidR="007C0D03" w:rsidRPr="007C0D03" w:rsidRDefault="007C0D03" w:rsidP="007C0D03">
      <w:pPr>
        <w:widowControl w:val="0"/>
        <w:autoSpaceDE w:val="0"/>
        <w:autoSpaceDN w:val="0"/>
        <w:adjustRightInd w:val="0"/>
        <w:spacing w:line="240" w:lineRule="auto"/>
        <w:ind w:left="480" w:hanging="480"/>
        <w:rPr>
          <w:rFonts w:ascii="Calibri" w:hAnsi="Calibri" w:cs="Calibri"/>
          <w:noProof/>
          <w:szCs w:val="24"/>
        </w:rPr>
      </w:pPr>
      <w:r w:rsidRPr="007C0D03">
        <w:rPr>
          <w:rFonts w:ascii="Calibri" w:hAnsi="Calibri" w:cs="Calibri"/>
          <w:noProof/>
          <w:szCs w:val="24"/>
        </w:rPr>
        <w:t xml:space="preserve">Rahman, Y., &amp; Atjalau, C. (2019). Pembudayaan Literasi Kritis. </w:t>
      </w:r>
      <w:r w:rsidRPr="007C0D03">
        <w:rPr>
          <w:rFonts w:ascii="Calibri" w:hAnsi="Calibri" w:cs="Calibri"/>
          <w:i/>
          <w:iCs/>
          <w:noProof/>
          <w:szCs w:val="24"/>
        </w:rPr>
        <w:t>Pedagogia : Jurnal Pendidikan</w:t>
      </w:r>
      <w:r w:rsidRPr="007C0D03">
        <w:rPr>
          <w:rFonts w:ascii="Calibri" w:hAnsi="Calibri" w:cs="Calibri"/>
          <w:noProof/>
          <w:szCs w:val="24"/>
        </w:rPr>
        <w:t xml:space="preserve">, </w:t>
      </w:r>
      <w:r w:rsidRPr="007C0D03">
        <w:rPr>
          <w:rFonts w:ascii="Calibri" w:hAnsi="Calibri" w:cs="Calibri"/>
          <w:i/>
          <w:iCs/>
          <w:noProof/>
          <w:szCs w:val="24"/>
        </w:rPr>
        <w:t>8</w:t>
      </w:r>
      <w:r w:rsidRPr="007C0D03">
        <w:rPr>
          <w:rFonts w:ascii="Calibri" w:hAnsi="Calibri" w:cs="Calibri"/>
          <w:noProof/>
          <w:szCs w:val="24"/>
        </w:rPr>
        <w:t>(2), 321–333. https://doi.org/10.21070/pedagogia.v8i2.2430</w:t>
      </w:r>
    </w:p>
    <w:p w:rsidR="007C0D03" w:rsidRPr="007C0D03" w:rsidRDefault="007C0D03" w:rsidP="007C0D03">
      <w:pPr>
        <w:widowControl w:val="0"/>
        <w:autoSpaceDE w:val="0"/>
        <w:autoSpaceDN w:val="0"/>
        <w:adjustRightInd w:val="0"/>
        <w:spacing w:line="240" w:lineRule="auto"/>
        <w:ind w:left="480" w:hanging="480"/>
        <w:rPr>
          <w:rFonts w:ascii="Calibri" w:hAnsi="Calibri" w:cs="Calibri"/>
          <w:noProof/>
        </w:rPr>
      </w:pPr>
      <w:r w:rsidRPr="007C0D03">
        <w:rPr>
          <w:rFonts w:ascii="Calibri" w:hAnsi="Calibri" w:cs="Calibri"/>
          <w:noProof/>
          <w:szCs w:val="24"/>
        </w:rPr>
        <w:t xml:space="preserve">Sukmaranti, A. P., Mulyono, H., &amp; Istiyati, S. (n.d.). </w:t>
      </w:r>
      <w:r w:rsidRPr="007C0D03">
        <w:rPr>
          <w:rFonts w:ascii="Calibri" w:hAnsi="Calibri" w:cs="Calibri"/>
          <w:i/>
          <w:iCs/>
          <w:noProof/>
          <w:szCs w:val="24"/>
        </w:rPr>
        <w:t>Analisis pemanfaatan perpustakaan dalam meningkatkan minat baca bagi siswa kelas 4 sekolah dasar</w:t>
      </w:r>
      <w:r w:rsidRPr="007C0D03">
        <w:rPr>
          <w:rFonts w:ascii="Calibri" w:hAnsi="Calibri" w:cs="Calibri"/>
          <w:noProof/>
          <w:szCs w:val="24"/>
        </w:rPr>
        <w:t>.</w:t>
      </w:r>
    </w:p>
    <w:p w:rsidR="00793125" w:rsidRDefault="007C0D03" w:rsidP="00793125">
      <w:r>
        <w:fldChar w:fldCharType="end"/>
      </w:r>
      <w:bookmarkStart w:id="0" w:name="_GoBack"/>
      <w:bookmarkEnd w:id="0"/>
    </w:p>
    <w:p w:rsidR="007C0D03" w:rsidRDefault="007C0D03"/>
    <w:sectPr w:rsidR="007C0D03">
      <w:headerReference w:type="default" r:id="rId7"/>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35646" w:rsidRDefault="00A35646" w:rsidP="007C0D03">
      <w:pPr>
        <w:spacing w:after="0" w:line="240" w:lineRule="auto"/>
      </w:pPr>
      <w:r>
        <w:separator/>
      </w:r>
    </w:p>
  </w:endnote>
  <w:endnote w:type="continuationSeparator" w:id="0">
    <w:p w:rsidR="00A35646" w:rsidRDefault="00A35646" w:rsidP="007C0D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35646" w:rsidRDefault="00A35646" w:rsidP="007C0D03">
      <w:pPr>
        <w:spacing w:after="0" w:line="240" w:lineRule="auto"/>
      </w:pPr>
      <w:r>
        <w:separator/>
      </w:r>
    </w:p>
  </w:footnote>
  <w:footnote w:type="continuationSeparator" w:id="0">
    <w:p w:rsidR="00A35646" w:rsidRDefault="00A35646" w:rsidP="007C0D0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C0D03" w:rsidRPr="007C0D03" w:rsidRDefault="007C0D03" w:rsidP="007C0D03">
    <w:pPr>
      <w:pStyle w:val="Header"/>
      <w:jc w:val="center"/>
      <w:rPr>
        <w:rFonts w:ascii="Times New Roman" w:hAnsi="Times New Roman" w:cs="Times New Roman"/>
        <w:color w:val="000000" w:themeColor="text1"/>
        <w:sz w:val="24"/>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C28BC"/>
    <w:rsid w:val="002C28BC"/>
    <w:rsid w:val="00793125"/>
    <w:rsid w:val="007C0D03"/>
    <w:rsid w:val="00A35646"/>
    <w:rsid w:val="00A93081"/>
    <w:rsid w:val="00CE65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2F31ACA-DB3F-4E43-841D-7F2B3626D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C0D03"/>
    <w:pPr>
      <w:tabs>
        <w:tab w:val="center" w:pos="4680"/>
        <w:tab w:val="right" w:pos="9360"/>
      </w:tabs>
      <w:spacing w:after="0" w:line="240" w:lineRule="auto"/>
    </w:pPr>
  </w:style>
  <w:style w:type="character" w:customStyle="1" w:styleId="HeaderChar">
    <w:name w:val="Header Char"/>
    <w:basedOn w:val="DefaultParagraphFont"/>
    <w:link w:val="Header"/>
    <w:uiPriority w:val="99"/>
    <w:rsid w:val="007C0D03"/>
  </w:style>
  <w:style w:type="paragraph" w:styleId="Footer">
    <w:name w:val="footer"/>
    <w:basedOn w:val="Normal"/>
    <w:link w:val="FooterChar"/>
    <w:uiPriority w:val="99"/>
    <w:unhideWhenUsed/>
    <w:rsid w:val="007C0D03"/>
    <w:pPr>
      <w:tabs>
        <w:tab w:val="center" w:pos="4680"/>
        <w:tab w:val="right" w:pos="9360"/>
      </w:tabs>
      <w:spacing w:after="0" w:line="240" w:lineRule="auto"/>
    </w:pPr>
  </w:style>
  <w:style w:type="character" w:customStyle="1" w:styleId="FooterChar">
    <w:name w:val="Footer Char"/>
    <w:basedOn w:val="DefaultParagraphFont"/>
    <w:link w:val="Footer"/>
    <w:uiPriority w:val="99"/>
    <w:rsid w:val="007C0D0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D28D12-7F5A-4EF7-B4CD-EA5A4EFC5A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TotalTime>
  <Pages>1</Pages>
  <Words>1376</Words>
  <Characters>7845</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FFICE</dc:creator>
  <cp:keywords/>
  <dc:description/>
  <cp:lastModifiedBy>OFFICE</cp:lastModifiedBy>
  <cp:revision>3</cp:revision>
  <cp:lastPrinted>2024-11-01T00:10:00Z</cp:lastPrinted>
  <dcterms:created xsi:type="dcterms:W3CDTF">2024-10-31T23:52:00Z</dcterms:created>
  <dcterms:modified xsi:type="dcterms:W3CDTF">2024-11-01T0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328423c-b6c9-354b-88c7-03e883825d86</vt:lpwstr>
  </property>
  <property fmtid="{D5CDD505-2E9C-101B-9397-08002B2CF9AE}" pid="24" name="Mendeley Citation Style_1">
    <vt:lpwstr>http://www.zotero.org/styles/apa</vt:lpwstr>
  </property>
</Properties>
</file>